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04D4" w:rsidRDefault="00F204D4" w:rsidP="00F204D4">
      <w:pPr>
        <w:pStyle w:val="Heading2"/>
        <w:spacing w:line="480" w:lineRule="auto"/>
        <w:ind w:left="0" w:firstLine="0"/>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0" w:name="_Toc201814141"/>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TWO</w:t>
      </w:r>
      <w:bookmarkEnd w:id="0"/>
    </w:p>
    <w:p w:rsidR="00F204D4" w:rsidRPr="00B10F01" w:rsidRDefault="00F204D4" w:rsidP="00F204D4">
      <w:pPr>
        <w:pStyle w:val="Heading2"/>
        <w:spacing w:line="480" w:lineRule="auto"/>
        <w:ind w:left="0" w:firstLine="0"/>
        <w:rPr>
          <w:rFonts w:ascii="Times New Roman" w:hAnsi="Times New Roman" w:cs="Times New Roman"/>
          <w:color w:val="000000" w:themeColor="text1"/>
          <w:sz w:val="24"/>
          <w:szCs w:val="24"/>
          <w14:textOutline w14:w="0" w14:cap="flat" w14:cmpd="sng" w14:algn="ctr">
            <w14:noFill/>
            <w14:prstDash w14:val="solid"/>
            <w14:round/>
          </w14:textOutline>
        </w:rPr>
      </w:pPr>
      <w:bookmarkStart w:id="1" w:name="_Toc201814142"/>
      <w:r>
        <w:rPr>
          <w:rFonts w:ascii="Times New Roman" w:hAnsi="Times New Roman" w:cs="Times New Roman"/>
          <w:color w:val="000000" w:themeColor="text1"/>
          <w:sz w:val="24"/>
          <w:szCs w:val="24"/>
          <w14:textOutline w14:w="0" w14:cap="flat" w14:cmpd="sng" w14:algn="ctr">
            <w14:noFill/>
            <w14:prstDash w14:val="solid"/>
            <w14:round/>
          </w14:textOutline>
        </w:rPr>
        <w:t>2.0</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1"/>
    </w:p>
    <w:p w:rsidR="00F204D4" w:rsidRPr="00B10F01" w:rsidRDefault="00F204D4" w:rsidP="00F204D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one-third of the world′s population (i.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Abdul-</w:t>
      </w:r>
      <w:proofErr w:type="spellStart"/>
      <w:r w:rsidRPr="00B10F01">
        <w:rPr>
          <w:rFonts w:ascii="Times New Roman" w:hAnsi="Times New Roman" w:cs="Times New Roman"/>
          <w:sz w:val="24"/>
          <w:szCs w:val="24"/>
        </w:rPr>
        <w:t>Ganiyu</w:t>
      </w:r>
      <w:proofErr w:type="spellEnd"/>
      <w:r w:rsidRPr="00B10F01">
        <w:rPr>
          <w:rFonts w:ascii="Times New Roman" w:hAnsi="Times New Roman" w:cs="Times New Roman"/>
          <w:sz w:val="24"/>
          <w:szCs w:val="24"/>
        </w:rPr>
        <w:t xml:space="preserve">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that is essential in converting DC to AC power, and they are widely used in renewable energy systems, uninterruptible power supplies (UPS), and industrial applications. With the increased adoption of PV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w:t>
      </w:r>
      <w:r>
        <w:rPr>
          <w:rFonts w:ascii="Times New Roman" w:hAnsi="Times New Roman" w:cs="Times New Roman"/>
          <w:color w:val="1F1F1F"/>
          <w:sz w:val="24"/>
          <w:szCs w:val="24"/>
        </w:rPr>
        <w:t xml:space="preserve"> Figure 1 describes</w:t>
      </w:r>
      <w:r w:rsidRPr="00B10F01">
        <w:rPr>
          <w:rFonts w:ascii="Times New Roman" w:hAnsi="Times New Roman" w:cs="Times New Roman"/>
          <w:color w:val="1F1F1F"/>
          <w:sz w:val="24"/>
          <w:szCs w:val="24"/>
        </w:rPr>
        <w:t xml:space="preserve"> the concept of an inverter, showing how inverter works by converting direct (DC) source into alternating (AC) sources.</w:t>
      </w:r>
    </w:p>
    <w:p w:rsidR="00F204D4" w:rsidRDefault="00F204D4" w:rsidP="00F204D4">
      <w:pPr>
        <w:keepNext/>
        <w:spacing w:line="480" w:lineRule="auto"/>
        <w:jc w:val="center"/>
      </w:pPr>
      <w:r w:rsidRPr="00B10F01">
        <w:rPr>
          <w:rFonts w:ascii="Times New Roman" w:hAnsi="Times New Roman" w:cs="Times New Roman"/>
          <w:noProof/>
          <w:sz w:val="24"/>
          <w:szCs w:val="24"/>
        </w:rPr>
        <w:drawing>
          <wp:inline distT="0" distB="0" distL="0" distR="0" wp14:anchorId="3382FD81" wp14:editId="43441B13">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5"/>
                    <a:srcRect/>
                    <a:stretch>
                      <a:fillRect/>
                    </a:stretch>
                  </pic:blipFill>
                  <pic:spPr bwMode="auto">
                    <a:xfrm>
                      <a:off x="0" y="0"/>
                      <a:ext cx="5017135" cy="1093470"/>
                    </a:xfrm>
                    <a:prstGeom prst="rect">
                      <a:avLst/>
                    </a:prstGeom>
                    <a:noFill/>
                  </pic:spPr>
                </pic:pic>
              </a:graphicData>
            </a:graphic>
          </wp:inline>
        </w:drawing>
      </w:r>
    </w:p>
    <w:p w:rsidR="00F204D4" w:rsidRPr="000C6893" w:rsidRDefault="00F204D4" w:rsidP="00F204D4">
      <w:pPr>
        <w:pStyle w:val="Caption"/>
        <w:spacing w:line="480" w:lineRule="auto"/>
        <w:jc w:val="center"/>
        <w:rPr>
          <w:rFonts w:ascii="Times New Roman" w:hAnsi="Times New Roman" w:cs="Times New Roman"/>
          <w:color w:val="auto"/>
          <w:sz w:val="24"/>
          <w:szCs w:val="24"/>
        </w:rPr>
      </w:pPr>
      <w:bookmarkStart w:id="2"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
    </w:p>
    <w:p w:rsidR="00F204D4" w:rsidRPr="00B10F01" w:rsidRDefault="00F204D4" w:rsidP="00F204D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eight, electromagnetic interference (EMI), and load suitability. </w:t>
      </w:r>
      <w:r w:rsidRPr="00B10F01">
        <w:rPr>
          <w:rFonts w:ascii="Times New Roman" w:hAnsi="Times New Roman" w:cs="Times New Roman"/>
          <w:sz w:val="24"/>
          <w:szCs w:val="24"/>
        </w:rPr>
        <w:t xml:space="preserve">High-frequency inverters typically operate at higher switching frequencies, enabling them to achieve smaller, lighter, and </w:t>
      </w:r>
      <w:r w:rsidRPr="00B10F01">
        <w:rPr>
          <w:rFonts w:ascii="Times New Roman" w:hAnsi="Times New Roman" w:cs="Times New Roman"/>
          <w:sz w:val="24"/>
          <w:szCs w:val="24"/>
        </w:rPr>
        <w:lastRenderedPageBreak/>
        <w:t xml:space="preserve">more efficient designs. The advantages of high-frequency operation include better control over the output waveform and improved efficiency, particularly in applications requiring compact size and quick response times, such as in portable devices or high-precision systems. However, their performance can be affected by challenges like electromagnetic interference and switching losses at higher frequencie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Robles et al., 2021)</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rsidR="00F204D4" w:rsidRPr="00B10F01" w:rsidRDefault="00F204D4" w:rsidP="00F204D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rsidR="00F204D4" w:rsidRPr="00B10F01" w:rsidRDefault="00F204D4" w:rsidP="00F204D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proofErr w:type="gramStart"/>
      <w:r w:rsidRPr="00B10F01">
        <w:rPr>
          <w:rFonts w:ascii="Times New Roman" w:hAnsi="Times New Roman" w:cs="Times New Roman"/>
          <w:sz w:val="24"/>
          <w:szCs w:val="24"/>
          <w:lang w:val="en-GB"/>
        </w:rPr>
        <w:t>:</w:t>
      </w:r>
      <w:proofErr w:type="gramEnd"/>
      <w:r w:rsidRPr="00B10F01">
        <w:rPr>
          <w:rFonts w:ascii="Times New Roman" w:hAnsi="Times New Roman" w:cs="Times New Roman"/>
          <w:sz w:val="24"/>
          <w:szCs w:val="24"/>
          <w:lang w:val="en-GB"/>
        </w:rPr>
        <w:br/>
        <w:t>The evolution of inverters is closely linked to breakthroughs in power semiconductor devices. Traditional silicon-based semiconductors are increasingly being supplanted by wide-</w:t>
      </w:r>
      <w:proofErr w:type="spellStart"/>
      <w:r w:rsidRPr="00B10F01">
        <w:rPr>
          <w:rFonts w:ascii="Times New Roman" w:hAnsi="Times New Roman" w:cs="Times New Roman"/>
          <w:sz w:val="24"/>
          <w:szCs w:val="24"/>
          <w:lang w:val="en-GB"/>
        </w:rPr>
        <w:t>bandgap</w:t>
      </w:r>
      <w:proofErr w:type="spellEnd"/>
      <w:r w:rsidRPr="00B10F01">
        <w:rPr>
          <w:rFonts w:ascii="Times New Roman" w:hAnsi="Times New Roman" w:cs="Times New Roman"/>
          <w:sz w:val="24"/>
          <w:szCs w:val="24"/>
          <w:lang w:val="en-GB"/>
        </w:rPr>
        <w:t xml:space="preserve"> (WBG) materials such as silicon carbide (</w:t>
      </w:r>
      <w:proofErr w:type="spellStart"/>
      <w:r w:rsidRPr="00B10F01">
        <w:rPr>
          <w:rFonts w:ascii="Times New Roman" w:hAnsi="Times New Roman" w:cs="Times New Roman"/>
          <w:sz w:val="24"/>
          <w:szCs w:val="24"/>
          <w:lang w:val="en-GB"/>
        </w:rPr>
        <w:t>SiC</w:t>
      </w:r>
      <w:proofErr w:type="spellEnd"/>
      <w:r w:rsidRPr="00B10F01">
        <w:rPr>
          <w:rFonts w:ascii="Times New Roman" w:hAnsi="Times New Roman" w:cs="Times New Roman"/>
          <w:sz w:val="24"/>
          <w:szCs w:val="24"/>
          <w:lang w:val="en-GB"/>
        </w:rPr>
        <w:t>) and gallium nitride (</w:t>
      </w:r>
      <w:proofErr w:type="spellStart"/>
      <w:r w:rsidRPr="00B10F01">
        <w:rPr>
          <w:rFonts w:ascii="Times New Roman" w:hAnsi="Times New Roman" w:cs="Times New Roman"/>
          <w:sz w:val="24"/>
          <w:szCs w:val="24"/>
          <w:lang w:val="en-GB"/>
        </w:rPr>
        <w:t>GaN</w:t>
      </w:r>
      <w:proofErr w:type="spellEnd"/>
      <w:r w:rsidRPr="00B10F01">
        <w:rPr>
          <w:rFonts w:ascii="Times New Roman" w:hAnsi="Times New Roman" w:cs="Times New Roman"/>
          <w:sz w:val="24"/>
          <w:szCs w:val="24"/>
          <w:lang w:val="en-GB"/>
        </w:rPr>
        <w:t xml:space="preserve">). These materials offer significant advantages, including superior thermal performance, faster switching speeds, and </w:t>
      </w:r>
      <w:r w:rsidRPr="00B10F01">
        <w:rPr>
          <w:rFonts w:ascii="Times New Roman" w:hAnsi="Times New Roman" w:cs="Times New Roman"/>
          <w:sz w:val="24"/>
          <w:szCs w:val="24"/>
          <w:lang w:val="en-GB"/>
        </w:rPr>
        <w:lastRenderedPageBreak/>
        <w:t xml:space="preserve">enhanced efficiency. As a result, </w:t>
      </w:r>
      <w:proofErr w:type="spellStart"/>
      <w:r w:rsidRPr="00B10F01">
        <w:rPr>
          <w:rFonts w:ascii="Times New Roman" w:hAnsi="Times New Roman" w:cs="Times New Roman"/>
          <w:sz w:val="24"/>
          <w:szCs w:val="24"/>
          <w:lang w:val="en-GB"/>
        </w:rPr>
        <w:t>SiC</w:t>
      </w:r>
      <w:proofErr w:type="spellEnd"/>
      <w:r w:rsidRPr="00B10F01">
        <w:rPr>
          <w:rFonts w:ascii="Times New Roman" w:hAnsi="Times New Roman" w:cs="Times New Roman"/>
          <w:sz w:val="24"/>
          <w:szCs w:val="24"/>
          <w:lang w:val="en-GB"/>
        </w:rPr>
        <w:t xml:space="preserve"> and </w:t>
      </w:r>
      <w:proofErr w:type="spellStart"/>
      <w:r w:rsidRPr="00B10F01">
        <w:rPr>
          <w:rFonts w:ascii="Times New Roman" w:hAnsi="Times New Roman" w:cs="Times New Roman"/>
          <w:sz w:val="24"/>
          <w:szCs w:val="24"/>
          <w:lang w:val="en-GB"/>
        </w:rPr>
        <w:t>GaN</w:t>
      </w:r>
      <w:proofErr w:type="spellEnd"/>
      <w:r w:rsidRPr="00B10F01">
        <w:rPr>
          <w:rFonts w:ascii="Times New Roman" w:hAnsi="Times New Roman" w:cs="Times New Roman"/>
          <w:sz w:val="24"/>
          <w:szCs w:val="24"/>
          <w:lang w:val="en-GB"/>
        </w:rPr>
        <w:t xml:space="preserve"> devices enable the design of inverters that are not only more compact and robust but also capable of operating at higher temperatures and frequencies. These characteristics are particularly beneficial for high-performance applications such as electric vehicles and large-scale RE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 xml:space="preserve">A pivotal development in inverter design is the ability to operate at high switching frequencies. High frequency switching reduces the size and weight of passive components such as inductors and capacitors, thereby allowing for more compact inverter designs. Moreover, elevated switching frequencies contribute to a more agile dynamic response, which is crucial for applications like PV systems, where space constraints and rapid control adjustments are critical </w:t>
      </w:r>
      <w:r w:rsidRPr="00B10F01">
        <w:rPr>
          <w:rFonts w:ascii="Times New Roman" w:hAnsi="Times New Roman" w:cs="Times New Roman"/>
          <w:sz w:val="24"/>
          <w:szCs w:val="24"/>
          <w:lang w:val="en-GB"/>
        </w:rPr>
        <w:fldChar w:fldCharType="begin"/>
      </w:r>
      <w:r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Pr="00B10F01">
        <w:rPr>
          <w:rFonts w:ascii="Times New Roman" w:hAnsi="Times New Roman" w:cs="Times New Roman"/>
          <w:sz w:val="24"/>
          <w:szCs w:val="24"/>
        </w:rPr>
        <w:t xml:space="preserve">(Chen &amp; </w:t>
      </w:r>
      <w:proofErr w:type="spellStart"/>
      <w:r w:rsidRPr="00B10F01">
        <w:rPr>
          <w:rFonts w:ascii="Times New Roman" w:hAnsi="Times New Roman" w:cs="Times New Roman"/>
          <w:sz w:val="24"/>
          <w:szCs w:val="24"/>
        </w:rPr>
        <w:t>Xu</w:t>
      </w:r>
      <w:proofErr w:type="spellEnd"/>
      <w:r w:rsidRPr="00B10F01">
        <w:rPr>
          <w:rFonts w:ascii="Times New Roman" w:hAnsi="Times New Roman" w:cs="Times New Roman"/>
          <w:sz w:val="24"/>
          <w:szCs w:val="24"/>
        </w:rPr>
        <w:t>,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rsidR="00F204D4" w:rsidRPr="00B10F01" w:rsidRDefault="00F204D4" w:rsidP="00F204D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PWM,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rsidR="00F204D4" w:rsidRPr="00B10F01" w:rsidRDefault="00F204D4" w:rsidP="00F204D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As renewable energy becomes increasingly prevalent, inverters are evolving to integrate seamlessly with sources such as solar panels and wind turbines. New grid-tied and off-grid inverter designs feature advanced MPPT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rsidR="00F204D4" w:rsidRPr="00B10F01" w:rsidRDefault="00F204D4" w:rsidP="00F204D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lastRenderedPageBreak/>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grids and residential solar applications, thereby enhancing system reliability and extending battery life. Advances in inverter technology have led to more 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both residential and industrial settings. The advent of smart grid technologies and the Internet of Things (</w:t>
      </w:r>
      <w:proofErr w:type="spellStart"/>
      <w:r w:rsidRPr="00B10F01">
        <w:rPr>
          <w:rFonts w:ascii="Times New Roman" w:hAnsi="Times New Roman" w:cs="Times New Roman"/>
          <w:sz w:val="24"/>
          <w:szCs w:val="24"/>
          <w:lang w:val="en-GB"/>
        </w:rPr>
        <w:t>IoT</w:t>
      </w:r>
      <w:proofErr w:type="spellEnd"/>
      <w:r w:rsidRPr="00B10F01">
        <w:rPr>
          <w:rFonts w:ascii="Times New Roman" w:hAnsi="Times New Roman" w:cs="Times New Roman"/>
          <w:sz w:val="24"/>
          <w:szCs w:val="24"/>
          <w:lang w:val="en-GB"/>
        </w:rPr>
        <w: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rsidR="00F204D4" w:rsidRPr="00B10F01" w:rsidRDefault="00F204D4" w:rsidP="00F204D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 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centres.</w:t>
      </w:r>
      <w:r w:rsidRPr="00B10F01">
        <w:rPr>
          <w:rFonts w:ascii="Times New Roman" w:hAnsi="Times New Roman" w:cs="Times New Roman"/>
          <w:sz w:val="24"/>
          <w:szCs w:val="24"/>
          <w:lang w:val="en-GB"/>
        </w:rPr>
        <w:br/>
        <w:t xml:space="preserve">Finally, advances in manufacturing processes, economies of scale, and improved component </w:t>
      </w:r>
      <w:r w:rsidRPr="00B10F01">
        <w:rPr>
          <w:rFonts w:ascii="Times New Roman" w:hAnsi="Times New Roman" w:cs="Times New Roman"/>
          <w:sz w:val="24"/>
          <w:szCs w:val="24"/>
          <w:lang w:val="en-GB"/>
        </w:rPr>
        <w:lastRenderedPageBreak/>
        <w:t xml:space="preserve">integration have driven down the cost of inverters. These cost reductions have made high-performance inverters more accessible for a broad spectrum of applications, ranging from small-scale residential solar systems to large industrial installations.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rsidR="00F204D4" w:rsidRPr="00B10F01" w:rsidRDefault="00F204D4" w:rsidP="00F204D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charge controllers are essential components in PV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 Solar charge controllers exist in two types:</w:t>
      </w:r>
    </w:p>
    <w:p w:rsidR="00F204D4" w:rsidRPr="00B10F01" w:rsidRDefault="00F204D4" w:rsidP="00F204D4">
      <w:pPr>
        <w:pStyle w:val="Heading1"/>
        <w:spacing w:line="480" w:lineRule="auto"/>
        <w:ind w:left="432" w:hanging="432"/>
        <w:rPr>
          <w:rFonts w:cs="Times New Roman"/>
          <w:color w:val="auto"/>
          <w:szCs w:val="24"/>
        </w:rPr>
      </w:pPr>
      <w:bookmarkStart w:id="3" w:name="_Toc201814143"/>
      <w:r>
        <w:rPr>
          <w:rFonts w:cs="Times New Roman"/>
          <w:color w:val="auto"/>
          <w:szCs w:val="24"/>
        </w:rPr>
        <w:t>2.1</w:t>
      </w:r>
      <w:r>
        <w:rPr>
          <w:rFonts w:cs="Times New Roman"/>
          <w:color w:val="auto"/>
          <w:szCs w:val="24"/>
        </w:rPr>
        <w:tab/>
      </w:r>
      <w:r w:rsidRPr="00B10F01">
        <w:rPr>
          <w:rFonts w:cs="Times New Roman"/>
          <w:color w:val="auto"/>
          <w:szCs w:val="24"/>
        </w:rPr>
        <w:t>PULSE WIDTH MODULATION (PWM)</w:t>
      </w:r>
      <w:bookmarkEnd w:id="3"/>
    </w:p>
    <w:p w:rsidR="00F204D4" w:rsidRPr="00B10F01" w:rsidRDefault="00F204D4" w:rsidP="00F204D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PWM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t point, the PWM algorithm slowly reduces the charging current to avoid heating and gassing of the battery, yet charging continues to return the maximum amount </w:t>
      </w:r>
      <w:r w:rsidRPr="00B10F01">
        <w:rPr>
          <w:color w:val="000000" w:themeColor="text1"/>
          <w14:textOutline w14:w="0" w14:cap="flat" w14:cmpd="sng" w14:algn="ctr">
            <w14:noFill/>
            <w14:prstDash w14:val="solid"/>
            <w14:round/>
          </w14:textOutline>
        </w:rPr>
        <w:lastRenderedPageBreak/>
        <w:t xml:space="preserve">of energy to the battery in the shortest time </w:t>
      </w:r>
      <w:r w:rsidRPr="00B10F01">
        <w:rPr>
          <w:color w:val="000000" w:themeColor="text1"/>
          <w14:textOutline w14:w="0" w14:cap="flat" w14:cmpd="sng" w14:algn="ctr">
            <w14:noFill/>
            <w14:prstDash w14:val="solid"/>
            <w14:round/>
          </w14:textOutline>
        </w:rPr>
        <w:fldChar w:fldCharType="begin"/>
      </w:r>
      <w:r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B10F01">
        <w:rPr>
          <w:color w:val="000000" w:themeColor="text1"/>
          <w14:textOutline w14:w="0" w14:cap="flat" w14:cmpd="sng" w14:algn="ctr">
            <w14:noFill/>
            <w14:prstDash w14:val="solid"/>
            <w14:round/>
          </w14:textOutline>
        </w:rPr>
        <w:fldChar w:fldCharType="separate"/>
      </w:r>
      <w:r w:rsidRPr="00B10F01">
        <w:t xml:space="preserve">(Acharya &amp; </w:t>
      </w:r>
      <w:proofErr w:type="spellStart"/>
      <w:r w:rsidRPr="00B10F01">
        <w:t>Aithal</w:t>
      </w:r>
      <w:proofErr w:type="spellEnd"/>
      <w:r w:rsidRPr="00B10F01">
        <w:t>, 2020)</w:t>
      </w:r>
      <w:r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 Charging a battery with a solar system is a unique and difficult challenge. In the old days, simple on-off regulators were used to limit battery outgassing when a solar panel produced excess energy. However, as solar systems advanced, it became clear how much these simple devices interfered with the charging process. The history of on-off regulators has been early battery failures, increasing load disconnects, and growing user dissatisfaction. PWM has recently surfaced as the first significant advance in solar battery charging.</w:t>
      </w:r>
    </w:p>
    <w:p w:rsidR="00F204D4" w:rsidRPr="00B10F01" w:rsidRDefault="00F204D4" w:rsidP="00F204D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quality battery chargers. When a battery voltage reaches the regulation set point, the PWM algorithm slowly 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rsidR="00F204D4" w:rsidRPr="00B10F01" w:rsidRDefault="00F204D4" w:rsidP="00F204D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 addition, this new method of solar battery charging promises some very interesting and unique benefits from the PWM pulsing. These include:</w:t>
      </w:r>
    </w:p>
    <w:p w:rsidR="00F204D4" w:rsidRPr="00B10F01" w:rsidRDefault="00F204D4" w:rsidP="00F204D4">
      <w:pPr>
        <w:numPr>
          <w:ilvl w:val="0"/>
          <w:numId w:val="1"/>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to recover lost battery capacity and </w:t>
      </w:r>
      <w:proofErr w:type="spellStart"/>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proofErr w:type="spellEnd"/>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rsidR="00F204D4" w:rsidRPr="00B10F01" w:rsidRDefault="00F204D4" w:rsidP="00F204D4">
      <w:pPr>
        <w:numPr>
          <w:ilvl w:val="0"/>
          <w:numId w:val="1"/>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ing the charge acceptance of the battery.</w:t>
      </w:r>
    </w:p>
    <w:p w:rsidR="00F204D4" w:rsidRPr="00B10F01" w:rsidRDefault="00F204D4" w:rsidP="00F204D4">
      <w:pPr>
        <w:numPr>
          <w:ilvl w:val="0"/>
          <w:numId w:val="1"/>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ing high average battery capacities (90% to 95%) compared to on-off regulated state-of-charge levels that are typically 55% to 60%.</w:t>
      </w:r>
    </w:p>
    <w:p w:rsidR="00F204D4" w:rsidRPr="00B10F01" w:rsidRDefault="00F204D4" w:rsidP="00F204D4">
      <w:pPr>
        <w:numPr>
          <w:ilvl w:val="0"/>
          <w:numId w:val="1"/>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p>
    <w:p w:rsidR="00F204D4" w:rsidRPr="00B10F01" w:rsidRDefault="00F204D4" w:rsidP="00F204D4">
      <w:pPr>
        <w:numPr>
          <w:ilvl w:val="0"/>
          <w:numId w:val="1"/>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heating and gassing.</w:t>
      </w:r>
    </w:p>
    <w:p w:rsidR="00F204D4" w:rsidRPr="00B10F01" w:rsidRDefault="00F204D4" w:rsidP="00F204D4">
      <w:pPr>
        <w:numPr>
          <w:ilvl w:val="0"/>
          <w:numId w:val="1"/>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ing for battery aging.</w:t>
      </w:r>
    </w:p>
    <w:p w:rsidR="00F204D4" w:rsidRPr="00B10F01" w:rsidRDefault="00F204D4" w:rsidP="00F204D4">
      <w:pPr>
        <w:numPr>
          <w:ilvl w:val="0"/>
          <w:numId w:val="1"/>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ion for voltage drops and temperature effects in solar systems.</w:t>
      </w:r>
    </w:p>
    <w:p w:rsidR="00F204D4" w:rsidRPr="00B10F01" w:rsidRDefault="00F204D4" w:rsidP="00F204D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The benefits noted above are technology-driven. The more important question is how the PWM technology benefits the solar system user.</w:t>
      </w:r>
    </w:p>
    <w:p w:rsidR="00F204D4" w:rsidRPr="00B10F01" w:rsidRDefault="00F204D4" w:rsidP="00F204D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Jumping from a 1970s technology into the new millennium offers:</w:t>
      </w:r>
    </w:p>
    <w:p w:rsidR="00F204D4" w:rsidRPr="00B10F01" w:rsidRDefault="00F204D4" w:rsidP="00F204D4">
      <w:pPr>
        <w:numPr>
          <w:ilvl w:val="0"/>
          <w:numId w:val="2"/>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rsidR="00F204D4" w:rsidRPr="00B10F01" w:rsidRDefault="00F204D4" w:rsidP="00F204D4">
      <w:pPr>
        <w:numPr>
          <w:ilvl w:val="1"/>
          <w:numId w:val="2"/>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rsidR="00F204D4" w:rsidRPr="00B10F01" w:rsidRDefault="00F204D4" w:rsidP="00F204D4">
      <w:pPr>
        <w:numPr>
          <w:ilvl w:val="1"/>
          <w:numId w:val="2"/>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rsidR="00F204D4" w:rsidRPr="00B10F01" w:rsidRDefault="00F204D4" w:rsidP="00F204D4">
      <w:pPr>
        <w:numPr>
          <w:ilvl w:val="0"/>
          <w:numId w:val="2"/>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rsidR="00F204D4" w:rsidRPr="00B10F01" w:rsidRDefault="00F204D4" w:rsidP="00F204D4">
      <w:pPr>
        <w:numPr>
          <w:ilvl w:val="1"/>
          <w:numId w:val="2"/>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rsidR="00F204D4" w:rsidRPr="00B10F01" w:rsidRDefault="00F204D4" w:rsidP="00F204D4">
      <w:pPr>
        <w:numPr>
          <w:ilvl w:val="1"/>
          <w:numId w:val="2"/>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rsidR="00F204D4" w:rsidRPr="00B10F01" w:rsidRDefault="00F204D4" w:rsidP="00F204D4">
      <w:pPr>
        <w:numPr>
          <w:ilvl w:val="1"/>
          <w:numId w:val="2"/>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rsidR="00F204D4" w:rsidRPr="00B10F01" w:rsidRDefault="00F204D4" w:rsidP="00F204D4">
      <w:pPr>
        <w:numPr>
          <w:ilvl w:val="0"/>
          <w:numId w:val="2"/>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 of the solar array energy:</w:t>
      </w:r>
    </w:p>
    <w:p w:rsidR="00F204D4" w:rsidRPr="00B10F01" w:rsidRDefault="00F204D4" w:rsidP="00F204D4">
      <w:pPr>
        <w:numPr>
          <w:ilvl w:val="1"/>
          <w:numId w:val="2"/>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rsidR="00F204D4" w:rsidRPr="00B10F01" w:rsidRDefault="00F204D4" w:rsidP="00F204D4">
      <w:pPr>
        <w:numPr>
          <w:ilvl w:val="1"/>
          <w:numId w:val="2"/>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rsidR="00F204D4" w:rsidRPr="00B10F01" w:rsidRDefault="00F204D4" w:rsidP="00F204D4">
      <w:pPr>
        <w:numPr>
          <w:ilvl w:val="1"/>
          <w:numId w:val="2"/>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rsidR="00F204D4" w:rsidRPr="00B10F01" w:rsidRDefault="00F204D4" w:rsidP="00F204D4">
      <w:pPr>
        <w:numPr>
          <w:ilvl w:val="0"/>
          <w:numId w:val="2"/>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rsidR="00F204D4" w:rsidRPr="00B10F01" w:rsidRDefault="00F204D4" w:rsidP="00F204D4">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 w:name="_Toc201814144"/>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4"/>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w:t>
      </w:r>
      <w:proofErr w:type="spellStart"/>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ulfation</w:t>
      </w:r>
      <w:proofErr w:type="spellEnd"/>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is responsible for 84% of all lead-acid battery failures. This issue is even more prevalent in solar systems, where opportunity charging is quite different from conventional battery charging. The prolonged periods of undercharging are typical in solar systems, leading to grid corrosion, causing sulfate crystals to accumulate on the battery's positive plates. PWM pulse charging can prevent the formation of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Singh et al., 202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F204D4" w:rsidRPr="00B10F01" w:rsidRDefault="00F204D4" w:rsidP="00F204D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 notes that pulsed-current charging can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rsidR="00F204D4" w:rsidRPr="00B10F01" w:rsidRDefault="00F204D4" w:rsidP="00F204D4">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5" w:name="_Toc201814145"/>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5"/>
    </w:p>
    <w:p w:rsidR="00F204D4" w:rsidRPr="00B10F01" w:rsidRDefault="00F204D4" w:rsidP="00F204D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harge acceptance is a term often used to describe the efficiency of recharging the battery. Since solar batteries are constantly recharging with a limited energy source (e.g. opportunity charging with available sunlight), a high charge acceptance is critical for required battery reserve capacity and system performance.</w:t>
      </w:r>
    </w:p>
    <w:p w:rsidR="00F204D4" w:rsidRPr="00B10F01" w:rsidRDefault="00F204D4" w:rsidP="00F204D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p>
    <w:p w:rsidR="00F204D4" w:rsidRPr="00B10F01" w:rsidRDefault="00F204D4" w:rsidP="00F204D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After extensive study, it was determined that the problem is in control strategy, not in the battery. Further, the battery was capable of accepting that charge, but it was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t being charged. Later a system similar in all aspects except using a constant voltage charge controller was studied. In this case, the battery is being maintained in an excellent state of charge </w:t>
      </w:r>
      <w:r w:rsidRPr="00B10F01">
        <w:rPr>
          <w:color w:val="000000" w:themeColor="text1"/>
          <w14:textOutline w14:w="0" w14:cap="flat" w14:cmpd="sng" w14:algn="ctr">
            <w14:noFill/>
            <w14:prstDash w14:val="solid"/>
            <w14:round/>
          </w14:textOutline>
        </w:rPr>
        <w:fldChar w:fldCharType="begin"/>
      </w:r>
      <w:r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B10F01">
        <w:rPr>
          <w:color w:val="000000" w:themeColor="text1"/>
          <w14:textOutline w14:w="0" w14:cap="flat" w14:cmpd="sng" w14:algn="ctr">
            <w14:noFill/>
            <w14:prstDash w14:val="solid"/>
            <w14:round/>
          </w14:textOutline>
        </w:rPr>
        <w:fldChar w:fldCharType="separate"/>
      </w:r>
      <w:r w:rsidRPr="00B10F01">
        <w:t xml:space="preserve">(Acharya &amp; </w:t>
      </w:r>
      <w:proofErr w:type="spellStart"/>
      <w:r w:rsidRPr="00B10F01">
        <w:t>Aithal</w:t>
      </w:r>
      <w:proofErr w:type="spellEnd"/>
      <w:r w:rsidRPr="00B10F01">
        <w:t>, 2020)</w:t>
      </w:r>
      <w:r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rsidR="00F204D4" w:rsidRPr="00B10F01" w:rsidRDefault="00F204D4" w:rsidP="00F204D4">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6" w:name="_Toc201814146"/>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6"/>
    </w:p>
    <w:p w:rsidR="00F204D4" w:rsidRPr="00B10F01" w:rsidRDefault="00F204D4" w:rsidP="00F204D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n FSEC Test Report noted that the life of a lead-acid battery is proportional to the average SOC, and that a battery maintained above 90% SOC can provide two or three times more charge/discharge cycles than a battery allowed to reach 50% SOC before recharging.</w:t>
      </w:r>
    </w:p>
    <w:p w:rsidR="00F204D4" w:rsidRPr="00B10F01" w:rsidRDefault="00F204D4" w:rsidP="00F204D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rsidR="00F204D4" w:rsidRPr="00B10F01" w:rsidRDefault="00F204D4" w:rsidP="00F204D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 addition, a comprehensive 23-month study of SOC factors was reported by Sandia in 1994. It was learned that the regulation set point has little effect on long-term SOC levels, but the reconnect voltage is strongly correlated to SOC. Five on-off regulators and two quasi constant voltage regulators were tested. A summary of the SOC results follows:</w:t>
      </w:r>
    </w:p>
    <w:p w:rsidR="00F204D4" w:rsidRPr="00B10F01" w:rsidRDefault="00F204D4" w:rsidP="00F204D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month period</w:t>
      </w:r>
    </w:p>
    <w:p w:rsidR="00F204D4" w:rsidRPr="00B10F01" w:rsidRDefault="00F204D4" w:rsidP="00F204D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2 on-off regulators with tighter hysteresis (risking global instability) averaged about 70% SOC</w:t>
      </w:r>
    </w:p>
    <w:p w:rsidR="00F204D4" w:rsidRPr="00B10F01" w:rsidRDefault="00F204D4" w:rsidP="00F204D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p>
    <w:p w:rsidR="00F204D4" w:rsidRPr="00B10F01" w:rsidRDefault="00F204D4" w:rsidP="00F204D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rsidR="00F204D4" w:rsidRPr="00B10F01" w:rsidRDefault="00F204D4" w:rsidP="00F204D4">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7" w:name="_Toc201814147"/>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7"/>
    </w:p>
    <w:p w:rsidR="00F204D4" w:rsidRPr="00B10F01" w:rsidRDefault="00F204D4" w:rsidP="00F204D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rsidR="00F204D4" w:rsidRPr="00B10F01" w:rsidRDefault="00F204D4" w:rsidP="00F204D4">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8" w:name="_Toc201814148"/>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8"/>
    </w:p>
    <w:p w:rsidR="00F204D4" w:rsidRPr="00B10F01" w:rsidRDefault="00F204D4" w:rsidP="00F204D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onic transport 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rsidR="00F204D4" w:rsidRPr="00B10F01" w:rsidRDefault="00F204D4" w:rsidP="00F204D4">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9" w:name="_Toc201814149"/>
      <w:r>
        <w:rPr>
          <w:rFonts w:ascii="Times New Roman" w:eastAsia="Times New Roman" w:hAnsi="Times New Roman" w:cs="Times New Roman"/>
          <w:color w:val="000000" w:themeColor="text1"/>
          <w14:textOutline w14:w="0" w14:cap="flat" w14:cmpd="sng" w14:algn="ctr">
            <w14:noFill/>
            <w14:prstDash w14:val="solid"/>
            <w14:round/>
          </w14:textOutline>
        </w:rPr>
        <w:lastRenderedPageBreak/>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9"/>
    </w:p>
    <w:p w:rsidR="00F204D4" w:rsidRPr="00B10F01" w:rsidRDefault="00F204D4" w:rsidP="00F204D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p>
    <w:p w:rsidR="00F204D4" w:rsidRPr="00B10F01" w:rsidRDefault="00F204D4" w:rsidP="00F204D4">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10" w:name="_Toc201814150"/>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10"/>
    </w:p>
    <w:p w:rsidR="00F204D4" w:rsidRPr="00B10F01" w:rsidRDefault="00F204D4" w:rsidP="00F204D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p>
    <w:p w:rsidR="00F204D4" w:rsidRPr="00B10F01" w:rsidRDefault="00F204D4" w:rsidP="00F204D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Pr="00B10F01">
        <w:rPr>
          <w:color w:val="000000" w:themeColor="text1"/>
          <w14:textOutline w14:w="0" w14:cap="flat" w14:cmpd="sng" w14:algn="ctr">
            <w14:noFill/>
            <w14:prstDash w14:val="solid"/>
            <w14:round/>
          </w14:textOutline>
        </w:rPr>
        <w:t>…………………… (1)</w:t>
      </w:r>
    </w:p>
    <w:p w:rsidR="00F204D4" w:rsidRPr="00B10F01" w:rsidRDefault="00F204D4" w:rsidP="00F204D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As such, external system factors such as voltage drops in the system wires will not distort the critical final charging stage. The voltage drop with tapered charging current will be small fractions of a volt. In contrast, an on-off regulator will turn on full current with the full voltage drop throughout the recharging cycle (one reason for the very poor charge efficiency common to on-off regulators).</w:t>
      </w:r>
    </w:p>
    <w:p w:rsidR="00F204D4" w:rsidRPr="00B10F01" w:rsidRDefault="00F204D4" w:rsidP="00F204D4">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1" w:name="_Toc201814151"/>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OINT TRACKER</w:t>
      </w:r>
      <w:bookmarkEnd w:id="11"/>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rsidR="00F204D4" w:rsidRPr="00B10F01" w:rsidRDefault="00F204D4" w:rsidP="00F204D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rsidR="00F204D4" w:rsidRPr="00B10F01" w:rsidRDefault="00F204D4" w:rsidP="00F204D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 xml:space="preserve">Many methods to track the Maximum Power Point (MPP) for photovoltaic (PV) arrays have been discussed by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Trishan</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Esram</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rsidR="00F204D4" w:rsidRPr="00B10F01" w:rsidRDefault="00F204D4" w:rsidP="00F204D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In addition, a high-frequency photovoltaic pulse charger (PV-PC) for lead-acid batteries (LAB) guided by a power-increment-aided incremental-conductance maximum power point tracking (PIINCMPPT) technique was proposed by Hung-I Hsieh et al. The PV-PC, implemented using a boost current converter (BCC), aims to eliminate </w:t>
      </w:r>
      <w:proofErr w:type="spellStart"/>
      <w:r w:rsidRPr="00B10F01">
        <w:rPr>
          <w:rFonts w:ascii="Times New Roman" w:eastAsia="Times New Roman" w:hAnsi="Times New Roman" w:cs="Times New Roman"/>
          <w:sz w:val="24"/>
          <w:szCs w:val="24"/>
        </w:rPr>
        <w:t>sulphating</w:t>
      </w:r>
      <w:proofErr w:type="spellEnd"/>
      <w:r w:rsidRPr="00B10F01">
        <w:rPr>
          <w:rFonts w:ascii="Times New Roman" w:eastAsia="Times New Roman" w:hAnsi="Times New Roman" w:cs="Times New Roman"/>
          <w:sz w:val="24"/>
          <w:szCs w:val="24"/>
        </w:rPr>
        <w:t xml:space="preserve">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rsidR="00F204D4" w:rsidRPr="00B10F01" w:rsidRDefault="00F204D4" w:rsidP="00F204D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rsidR="00F204D4" w:rsidRPr="00B10F01" w:rsidRDefault="00F204D4" w:rsidP="00F204D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K.H. Hussei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 xml:space="preserve">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w:t>
      </w:r>
      <w:r w:rsidRPr="00B10F01">
        <w:rPr>
          <w:rFonts w:ascii="Times New Roman" w:eastAsia="Times New Roman" w:hAnsi="Times New Roman" w:cs="Times New Roman"/>
          <w:sz w:val="24"/>
          <w:szCs w:val="24"/>
        </w:rPr>
        <w:lastRenderedPageBreak/>
        <w:t>MPOP effectively, even under rapidly changing atmospheric conditions. The conclusions were drawn through both simulation and graphical analysis.</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On the contrary, </w:t>
      </w:r>
      <w:proofErr w:type="spellStart"/>
      <w:r w:rsidRPr="00B10F01">
        <w:rPr>
          <w:rFonts w:ascii="Times New Roman" w:eastAsia="Times New Roman" w:hAnsi="Times New Roman" w:cs="Times New Roman"/>
          <w:sz w:val="24"/>
          <w:szCs w:val="24"/>
        </w:rPr>
        <w:t>Zheng</w:t>
      </w:r>
      <w:proofErr w:type="spellEnd"/>
      <w:r w:rsidRPr="00B10F01">
        <w:rPr>
          <w:rFonts w:ascii="Times New Roman" w:eastAsia="Times New Roman" w:hAnsi="Times New Roman" w:cs="Times New Roman"/>
          <w:sz w:val="24"/>
          <w:szCs w:val="24"/>
        </w:rPr>
        <w:t xml:space="preserve"> </w:t>
      </w:r>
      <w:proofErr w:type="spellStart"/>
      <w:r w:rsidRPr="00B10F01">
        <w:rPr>
          <w:rFonts w:ascii="Times New Roman" w:eastAsia="Times New Roman" w:hAnsi="Times New Roman" w:cs="Times New Roman"/>
          <w:sz w:val="24"/>
          <w:szCs w:val="24"/>
        </w:rPr>
        <w:t>Shicheng</w:t>
      </w:r>
      <w:proofErr w:type="spellEnd"/>
      <w:r w:rsidRPr="00B10F01">
        <w:rPr>
          <w:rFonts w:ascii="Times New Roman" w:eastAsia="Times New Roman" w:hAnsi="Times New Roman" w:cs="Times New Roman"/>
          <w:sz w:val="24"/>
          <w:szCs w:val="24"/>
        </w:rPr>
        <w:t xml:space="preserve"> et al. proposed a simpler MPPT method called Constant Voltage Tracking (CVT), based on an analysis of the PV array</w:t>
      </w:r>
      <w:r>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 xml:space="preserve">s characteristic curve and operational theor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w:t>
      </w:r>
      <w:proofErr w:type="spellStart"/>
      <w:r w:rsidRPr="00B10F01">
        <w:rPr>
          <w:rFonts w:ascii="Times New Roman" w:hAnsi="Times New Roman" w:cs="Times New Roman"/>
          <w:sz w:val="24"/>
          <w:szCs w:val="24"/>
        </w:rPr>
        <w:t>Xue</w:t>
      </w:r>
      <w:proofErr w:type="spellEnd"/>
      <w:r w:rsidRPr="00B10F01">
        <w:rPr>
          <w:rFonts w:ascii="Times New Roman" w:hAnsi="Times New Roman" w:cs="Times New Roman"/>
          <w:sz w:val="24"/>
          <w:szCs w:val="24"/>
        </w:rPr>
        <w:t>, 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In addition, </w:t>
      </w:r>
      <w:proofErr w:type="spellStart"/>
      <w:r w:rsidRPr="00B10F01">
        <w:rPr>
          <w:rFonts w:ascii="Times New Roman" w:eastAsia="Times New Roman" w:hAnsi="Times New Roman" w:cs="Times New Roman"/>
          <w:sz w:val="24"/>
          <w:szCs w:val="24"/>
        </w:rPr>
        <w:t>Noppadol</w:t>
      </w:r>
      <w:proofErr w:type="spellEnd"/>
      <w:r w:rsidRPr="00B10F01">
        <w:rPr>
          <w:rFonts w:ascii="Times New Roman" w:eastAsia="Times New Roman" w:hAnsi="Times New Roman" w:cs="Times New Roman"/>
          <w:sz w:val="24"/>
          <w:szCs w:val="24"/>
        </w:rPr>
        <w:t xml:space="preserve"> </w:t>
      </w:r>
      <w:proofErr w:type="spellStart"/>
      <w:r w:rsidRPr="00B10F01">
        <w:rPr>
          <w:rFonts w:ascii="Times New Roman" w:eastAsia="Times New Roman" w:hAnsi="Times New Roman" w:cs="Times New Roman"/>
          <w:sz w:val="24"/>
          <w:szCs w:val="24"/>
        </w:rPr>
        <w:t>Khaehintung</w:t>
      </w:r>
      <w:proofErr w:type="spellEnd"/>
      <w:r w:rsidRPr="00B10F01">
        <w:rPr>
          <w:rFonts w:ascii="Times New Roman" w:eastAsia="Times New Roman" w:hAnsi="Times New Roman" w:cs="Times New Roman"/>
          <w:sz w:val="24"/>
          <w:szCs w:val="24"/>
        </w:rPr>
        <w:t xml:space="preserve">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Similarly, </w:t>
      </w:r>
      <w:proofErr w:type="spellStart"/>
      <w:r w:rsidRPr="00B10F01">
        <w:rPr>
          <w:rFonts w:ascii="Times New Roman" w:eastAsia="Times New Roman" w:hAnsi="Times New Roman" w:cs="Times New Roman"/>
          <w:sz w:val="24"/>
          <w:szCs w:val="24"/>
        </w:rPr>
        <w:t>Panom</w:t>
      </w:r>
      <w:proofErr w:type="spellEnd"/>
      <w:r w:rsidRPr="00B10F01">
        <w:rPr>
          <w:rFonts w:ascii="Times New Roman" w:eastAsia="Times New Roman" w:hAnsi="Times New Roman" w:cs="Times New Roman"/>
          <w:sz w:val="24"/>
          <w:szCs w:val="24"/>
        </w:rPr>
        <w:t xml:space="preserve"> </w:t>
      </w:r>
      <w:proofErr w:type="spellStart"/>
      <w:r w:rsidRPr="00B10F01">
        <w:rPr>
          <w:rFonts w:ascii="Times New Roman" w:eastAsia="Times New Roman" w:hAnsi="Times New Roman" w:cs="Times New Roman"/>
          <w:sz w:val="24"/>
          <w:szCs w:val="24"/>
        </w:rPr>
        <w:t>Petchjatuporn</w:t>
      </w:r>
      <w:proofErr w:type="spellEnd"/>
      <w:r w:rsidRPr="00B10F01">
        <w:rPr>
          <w:rFonts w:ascii="Times New Roman" w:eastAsia="Times New Roman" w:hAnsi="Times New Roman" w:cs="Times New Roman"/>
          <w:sz w:val="24"/>
          <w:szCs w:val="24"/>
        </w:rPr>
        <w:t xml:space="preserve"> et al. introduced a neural network-based MPPT algorithm for a solar battery charging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w:t>
      </w:r>
      <w:proofErr w:type="spellStart"/>
      <w:r w:rsidRPr="00B10F01">
        <w:rPr>
          <w:rFonts w:ascii="Times New Roman" w:hAnsi="Times New Roman" w:cs="Times New Roman"/>
          <w:sz w:val="24"/>
          <w:szCs w:val="24"/>
        </w:rPr>
        <w:t>Arsad</w:t>
      </w:r>
      <w:proofErr w:type="spellEnd"/>
      <w:r w:rsidRPr="00B10F01">
        <w:rPr>
          <w:rFonts w:ascii="Times New Roman" w:hAnsi="Times New Roman" w:cs="Times New Roman"/>
          <w:sz w:val="24"/>
          <w:szCs w:val="24"/>
        </w:rPr>
        <w:t xml:space="preserve"> et al., 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S. </w:t>
      </w:r>
      <w:proofErr w:type="spellStart"/>
      <w:r w:rsidRPr="00B10F01">
        <w:rPr>
          <w:rFonts w:ascii="Times New Roman" w:eastAsia="Times New Roman" w:hAnsi="Times New Roman" w:cs="Times New Roman"/>
          <w:sz w:val="24"/>
          <w:szCs w:val="24"/>
        </w:rPr>
        <w:t>Yuvarajan</w:t>
      </w:r>
      <w:proofErr w:type="spellEnd"/>
      <w:r w:rsidRPr="00B10F01">
        <w:rPr>
          <w:rFonts w:ascii="Times New Roman" w:eastAsia="Times New Roman" w:hAnsi="Times New Roman" w:cs="Times New Roman"/>
          <w:sz w:val="24"/>
          <w:szCs w:val="24"/>
        </w:rPr>
        <w:t xml:space="preserve">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w:t>
      </w:r>
      <w:r w:rsidRPr="00B10F01">
        <w:rPr>
          <w:rFonts w:ascii="Times New Roman" w:eastAsia="Times New Roman" w:hAnsi="Times New Roman" w:cs="Times New Roman"/>
          <w:sz w:val="24"/>
          <w:szCs w:val="24"/>
        </w:rPr>
        <w:lastRenderedPageBreak/>
        <w:t>maximum power deviation was less than 1.5% under typical illumination and temperature conditions, proving it to be both faster and more accurate than P&amp;O and other approximation-based methods.</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Prof. Dr. </w:t>
      </w:r>
      <w:proofErr w:type="spellStart"/>
      <w:r w:rsidRPr="00B10F01">
        <w:rPr>
          <w:rFonts w:ascii="Times New Roman" w:eastAsia="Times New Roman" w:hAnsi="Times New Roman" w:cs="Times New Roman"/>
          <w:sz w:val="24"/>
          <w:szCs w:val="24"/>
        </w:rPr>
        <w:t>Ilhami</w:t>
      </w:r>
      <w:proofErr w:type="spellEnd"/>
      <w:r w:rsidRPr="00B10F01">
        <w:rPr>
          <w:rFonts w:ascii="Times New Roman" w:eastAsia="Times New Roman" w:hAnsi="Times New Roman" w:cs="Times New Roman"/>
          <w:sz w:val="24"/>
          <w:szCs w:val="24"/>
        </w:rPr>
        <w:t xml:space="preserve"> </w:t>
      </w:r>
      <w:proofErr w:type="spellStart"/>
      <w:r w:rsidRPr="00B10F01">
        <w:rPr>
          <w:rFonts w:ascii="Times New Roman" w:eastAsia="Times New Roman" w:hAnsi="Times New Roman" w:cs="Times New Roman"/>
          <w:sz w:val="24"/>
          <w:szCs w:val="24"/>
        </w:rPr>
        <w:t>Colak</w:t>
      </w:r>
      <w:proofErr w:type="spellEnd"/>
      <w:r w:rsidRPr="00B10F01">
        <w:rPr>
          <w:rFonts w:ascii="Times New Roman" w:eastAsia="Times New Roman" w:hAnsi="Times New Roman" w:cs="Times New Roman"/>
          <w:sz w:val="24"/>
          <w:szCs w:val="24"/>
        </w:rPr>
        <w:t xml:space="preserve">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Furthermore, S.G. </w:t>
      </w:r>
      <w:proofErr w:type="spellStart"/>
      <w:r w:rsidRPr="00B10F01">
        <w:rPr>
          <w:rFonts w:ascii="Times New Roman" w:eastAsia="Times New Roman" w:hAnsi="Times New Roman" w:cs="Times New Roman"/>
          <w:sz w:val="24"/>
          <w:szCs w:val="24"/>
        </w:rPr>
        <w:t>Tesfahunegn</w:t>
      </w:r>
      <w:proofErr w:type="spellEnd"/>
      <w:r w:rsidRPr="00B10F01">
        <w:rPr>
          <w:rFonts w:ascii="Times New Roman" w:eastAsia="Times New Roman" w:hAnsi="Times New Roman" w:cs="Times New Roman"/>
          <w:sz w:val="24"/>
          <w:szCs w:val="24"/>
        </w:rPr>
        <w:t xml:space="preserve"> et al. designed a solar/battery charge controller integrating both MPPT and over-voltage control into a single functio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w:t>
      </w:r>
      <w:proofErr w:type="spellStart"/>
      <w:r w:rsidRPr="00B10F01">
        <w:rPr>
          <w:rFonts w:ascii="Times New Roman" w:hAnsi="Times New Roman" w:cs="Times New Roman"/>
          <w:sz w:val="24"/>
          <w:szCs w:val="24"/>
        </w:rPr>
        <w:t>Arsad</w:t>
      </w:r>
      <w:proofErr w:type="spellEnd"/>
      <w:r w:rsidRPr="00B10F01">
        <w:rPr>
          <w:rFonts w:ascii="Times New Roman" w:hAnsi="Times New Roman" w:cs="Times New Roman"/>
          <w:sz w:val="24"/>
          <w:szCs w:val="24"/>
        </w:rPr>
        <w:t xml:space="preserve"> et al., 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In a similar context, </w:t>
      </w:r>
      <w:proofErr w:type="spellStart"/>
      <w:r w:rsidRPr="00B10F01">
        <w:rPr>
          <w:rFonts w:ascii="Times New Roman" w:eastAsia="Times New Roman" w:hAnsi="Times New Roman" w:cs="Times New Roman"/>
          <w:sz w:val="24"/>
          <w:szCs w:val="24"/>
        </w:rPr>
        <w:t>Yuncong</w:t>
      </w:r>
      <w:proofErr w:type="spellEnd"/>
      <w:r w:rsidRPr="00B10F01">
        <w:rPr>
          <w:rFonts w:ascii="Times New Roman" w:eastAsia="Times New Roman" w:hAnsi="Times New Roman" w:cs="Times New Roman"/>
          <w:sz w:val="24"/>
          <w:szCs w:val="24"/>
        </w:rPr>
        <w:t xml:space="preserve"> Jiang et al. introduced an analog MPPT controller that uses load current to maximize solar panel output. This method, compared to traditional designs that require voltage-current multiplication, reduced both the size and cost of the controll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w:t>
      </w:r>
      <w:proofErr w:type="spellStart"/>
      <w:r w:rsidRPr="00B10F01">
        <w:rPr>
          <w:rFonts w:ascii="Times New Roman" w:hAnsi="Times New Roman" w:cs="Times New Roman"/>
          <w:sz w:val="24"/>
          <w:szCs w:val="24"/>
        </w:rPr>
        <w:t>Yuvarajan</w:t>
      </w:r>
      <w:proofErr w:type="spellEnd"/>
      <w:r w:rsidRPr="00B10F01">
        <w:rPr>
          <w:rFonts w:ascii="Times New Roman" w:hAnsi="Times New Roman" w:cs="Times New Roman"/>
          <w:sz w:val="24"/>
          <w:szCs w:val="24"/>
        </w:rPr>
        <w:t xml:space="preserve"> &amp; </w:t>
      </w:r>
      <w:proofErr w:type="spellStart"/>
      <w:r w:rsidRPr="00B10F01">
        <w:rPr>
          <w:rFonts w:ascii="Times New Roman" w:hAnsi="Times New Roman" w:cs="Times New Roman"/>
          <w:sz w:val="24"/>
          <w:szCs w:val="24"/>
        </w:rPr>
        <w:t>Xu</w:t>
      </w:r>
      <w:proofErr w:type="spellEnd"/>
      <w:r w:rsidRPr="00B10F01">
        <w:rPr>
          <w:rFonts w:ascii="Times New Roman" w:hAnsi="Times New Roman" w:cs="Times New Roman"/>
          <w:sz w:val="24"/>
          <w:szCs w:val="24"/>
        </w:rPr>
        <w:t>, 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proofErr w:type="spellStart"/>
      <w:r w:rsidRPr="00B10F01">
        <w:rPr>
          <w:rFonts w:ascii="Times New Roman" w:eastAsia="Times New Roman" w:hAnsi="Times New Roman" w:cs="Times New Roman"/>
          <w:sz w:val="24"/>
          <w:szCs w:val="24"/>
        </w:rPr>
        <w:t>Arash</w:t>
      </w:r>
      <w:proofErr w:type="spellEnd"/>
      <w:r w:rsidRPr="00B10F01">
        <w:rPr>
          <w:rFonts w:ascii="Times New Roman" w:eastAsia="Times New Roman" w:hAnsi="Times New Roman" w:cs="Times New Roman"/>
          <w:sz w:val="24"/>
          <w:szCs w:val="24"/>
        </w:rPr>
        <w:t xml:space="preserve"> </w:t>
      </w:r>
      <w:proofErr w:type="spellStart"/>
      <w:r w:rsidRPr="00B10F01">
        <w:rPr>
          <w:rFonts w:ascii="Times New Roman" w:eastAsia="Times New Roman" w:hAnsi="Times New Roman" w:cs="Times New Roman"/>
          <w:sz w:val="24"/>
          <w:szCs w:val="24"/>
        </w:rPr>
        <w:t>Shafie</w:t>
      </w:r>
      <w:proofErr w:type="spellEnd"/>
      <w:r w:rsidRPr="00B10F01">
        <w:rPr>
          <w:rFonts w:ascii="Times New Roman" w:eastAsia="Times New Roman" w:hAnsi="Times New Roman" w:cs="Times New Roman"/>
          <w:sz w:val="24"/>
          <w:szCs w:val="24"/>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the benefits of a simple current controller and independence from specific circuit topologies. A </w:t>
      </w:r>
      <w:r w:rsidRPr="00B10F01">
        <w:rPr>
          <w:rFonts w:ascii="Times New Roman" w:eastAsia="Times New Roman" w:hAnsi="Times New Roman" w:cs="Times New Roman"/>
          <w:sz w:val="24"/>
          <w:szCs w:val="24"/>
        </w:rPr>
        <w:lastRenderedPageBreak/>
        <w:t>new hybrid PV model was introduced for simulation, validating the algorithm</w:t>
      </w:r>
      <w:r>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reliability and high efficiency.</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ccording to </w:t>
      </w:r>
      <w:proofErr w:type="spellStart"/>
      <w:r w:rsidRPr="00B10F01">
        <w:rPr>
          <w:rFonts w:ascii="Times New Roman" w:eastAsia="Times New Roman" w:hAnsi="Times New Roman" w:cs="Times New Roman"/>
          <w:sz w:val="24"/>
          <w:szCs w:val="24"/>
        </w:rPr>
        <w:t>Murtaza</w:t>
      </w:r>
      <w:proofErr w:type="spellEnd"/>
      <w:r w:rsidRPr="00B10F01">
        <w:rPr>
          <w:rFonts w:ascii="Times New Roman" w:eastAsia="Times New Roman" w:hAnsi="Times New Roman" w:cs="Times New Roman"/>
          <w:sz w:val="24"/>
          <w:szCs w:val="24"/>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To mitigate these issues, Ali F. </w:t>
      </w:r>
      <w:proofErr w:type="spellStart"/>
      <w:r w:rsidRPr="00B10F01">
        <w:rPr>
          <w:rFonts w:ascii="Times New Roman" w:eastAsia="Times New Roman" w:hAnsi="Times New Roman" w:cs="Times New Roman"/>
          <w:sz w:val="24"/>
          <w:szCs w:val="24"/>
        </w:rPr>
        <w:t>Murtaza</w:t>
      </w:r>
      <w:proofErr w:type="spellEnd"/>
      <w:r w:rsidRPr="00B10F01">
        <w:rPr>
          <w:rFonts w:ascii="Times New Roman" w:eastAsia="Times New Roman" w:hAnsi="Times New Roman" w:cs="Times New Roman"/>
          <w:sz w:val="24"/>
          <w:szCs w:val="24"/>
        </w:rPr>
        <w:t xml:space="preserve">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On the contrary, </w:t>
      </w:r>
      <w:proofErr w:type="spellStart"/>
      <w:r w:rsidRPr="00B10F01">
        <w:rPr>
          <w:rFonts w:ascii="Times New Roman" w:eastAsia="Times New Roman" w:hAnsi="Times New Roman" w:cs="Times New Roman"/>
          <w:sz w:val="24"/>
          <w:szCs w:val="24"/>
        </w:rPr>
        <w:t>Weidong</w:t>
      </w:r>
      <w:proofErr w:type="spellEnd"/>
      <w:r w:rsidRPr="00B10F01">
        <w:rPr>
          <w:rFonts w:ascii="Times New Roman" w:eastAsia="Times New Roman" w:hAnsi="Times New Roman" w:cs="Times New Roman"/>
          <w:sz w:val="24"/>
          <w:szCs w:val="24"/>
        </w:rPr>
        <w:t xml:space="preserve"> Xiao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system structure </w:t>
      </w:r>
      <w:r w:rsidRPr="00B10F01">
        <w:rPr>
          <w:rFonts w:ascii="Times New Roman" w:eastAsia="Times New Roman" w:hAnsi="Times New Roman" w:cs="Times New Roman"/>
          <w:sz w:val="24"/>
          <w:szCs w:val="24"/>
        </w:rPr>
        <w:lastRenderedPageBreak/>
        <w:t>while enhancing tracking speed and accuracy. In terms of battery charging, an optimal control strategy combining MPPT and intermittent current charging was employed. This prevented overcharging, improved state of charge, and extended battery life.</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In standalone DC system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Singh et al., 202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To resolve this, Sandeep </w:t>
      </w:r>
      <w:proofErr w:type="spellStart"/>
      <w:r w:rsidRPr="00B10F01">
        <w:rPr>
          <w:rFonts w:ascii="Times New Roman" w:eastAsia="Times New Roman" w:hAnsi="Times New Roman" w:cs="Times New Roman"/>
          <w:sz w:val="24"/>
          <w:szCs w:val="24"/>
        </w:rPr>
        <w:t>Anand</w:t>
      </w:r>
      <w:proofErr w:type="spellEnd"/>
      <w:r w:rsidRPr="00B10F01">
        <w:rPr>
          <w:rFonts w:ascii="Times New Roman" w:eastAsia="Times New Roman" w:hAnsi="Times New Roman" w:cs="Times New Roman"/>
          <w:sz w:val="24"/>
          <w:szCs w:val="24"/>
        </w:rPr>
        <w:t xml:space="preserve">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Lastly, Mohamed </w:t>
      </w:r>
      <w:proofErr w:type="spellStart"/>
      <w:r w:rsidRPr="00B10F01">
        <w:rPr>
          <w:rFonts w:ascii="Times New Roman" w:eastAsia="Times New Roman" w:hAnsi="Times New Roman" w:cs="Times New Roman"/>
          <w:sz w:val="24"/>
          <w:szCs w:val="24"/>
        </w:rPr>
        <w:t>Azab</w:t>
      </w:r>
      <w:proofErr w:type="spellEnd"/>
      <w:r w:rsidRPr="00B10F01">
        <w:rPr>
          <w:rFonts w:ascii="Times New Roman" w:eastAsia="Times New Roman" w:hAnsi="Times New Roman" w:cs="Times New Roman"/>
          <w:sz w:val="24"/>
          <w:szCs w:val="24"/>
        </w:rPr>
        <w:t xml:space="preserve">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rsidR="00F204D4" w:rsidRPr="00B10F01" w:rsidRDefault="00F204D4" w:rsidP="00F204D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rsidR="00F204D4" w:rsidRPr="00B10F01" w:rsidRDefault="00F204D4" w:rsidP="00F204D4">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2" w:name="_Toc201814152"/>
      <w:r>
        <w:rPr>
          <w:rFonts w:ascii="Times New Roman" w:hAnsi="Times New Roman" w:cs="Times New Roman"/>
          <w:color w:val="000000" w:themeColor="text1"/>
          <w14:textOutline w14:w="0" w14:cap="flat" w14:cmpd="sng" w14:algn="ctr">
            <w14:noFill/>
            <w14:prstDash w14:val="solid"/>
            <w14:round/>
          </w14:textOutline>
        </w:rPr>
        <w:lastRenderedPageBreak/>
        <w:t>2.2.1</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12"/>
    </w:p>
    <w:p w:rsidR="00F204D4" w:rsidRPr="00B10F01" w:rsidRDefault="00F204D4" w:rsidP="00F204D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roduced a new MPPT system that uses a Buck-type DC/DC converter, which is controlled by a microcontroller. In this method, the output power of the PV array is directly used to control the DC/DC converter. This method has high efficiency, lower cost, and can be easily modified to handle more energy sources. A new MPPT system has been developed by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consisting of a buck-type DC/dc converter, which was controlled by a microcontroller-based unit. The main difference between the methods used in the proposed MPPT system and other techniques used in the past was that the PV array output power was used to directly control the DC/DC converter, thus reducing the complexity of the system. The resulting system has high efficiency, lower cost and can be easily modified to handle more energy sources (e.g., wind-generators). The experimental results show that the use of the proposed MPPT control increases the PV output power by as much as 15% compared to the case where the DC/DC converter duty cycle was set 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C.</w:t>
      </w:r>
    </w:p>
    <w:p w:rsidR="00F204D4" w:rsidRPr="00B10F01" w:rsidRDefault="00F204D4" w:rsidP="00F204D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supply from a photovoltaic energy system that operates in case of utility power failure has been discussed by C.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Thulasiyammal</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roposed PV system is composed of a conventional novel single-axis tracking system and a PV system with a DC-DC boost converter and PWM voltage source inverter. The PV panel voltage is taken as an input parameter to maximize the output power. PWM techniques to regulate the output power of the boost converter at its maximum possible value and simultaneously control the charging process of the battery were proposed by D.V.N.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Ananth</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the boost converter was demonstrated using a MATLAB/Simulink model.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 point tracking (MPPT) of 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hotovoltaic-powered water pump system for long long-tailed boat in Thailand by using a DC-DC boost converter as a switching charger. This system consisted of a solar array, a switching battery charger based on a boost DC-DC converter, a battery, and a small water pump. The solar array had a specification of 75 watts of output power, 14-18 volts of output DC voltage, and 3A of output DC. The output power of the solar array was the input power for the boost DC-DC converters and the switching charger. To control the boost converter, the pulse width modulation (PWM) was applied. The water pump was controlled by a microcontroller PIC 186627. When the water amount reaches the specified level, a sensor will send a signal to the microcontroller to control a relay to drive a motor in the water pump. To verify the proposed pump system, a prototype of a water pump for a small boat was built to experimentation. From the results, to stabilize the output voltage of the boost DCDC charger at 25.6 volts, the duty ratio was controlled at 35-50% with a 100 kHz switching frequency. The battery, having a rated voltage of 24 volts and a rated current of 7 amps per hour, was used in the system. A novel cost-effective, more accurate, and efficient microcontroller-based MPPT system for a solar voltaic system to ensure fast tracking of MPOP at all fast-changing environmental conditions has been proposed by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a PWM technique to regulate the power output of the boost DC/DC converter at its maximum possible value and simultaneously controls the charging process of the battery. The Incremental Conductance algorithm is implemented here. The incremental conductance method implemented is based on the principle that at the maximum power point </w:t>
      </w:r>
    </w:p>
    <w:p w:rsidR="00F204D4" w:rsidRPr="00B10F01" w:rsidRDefault="00F204D4" w:rsidP="00F204D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rsidR="00F204D4" w:rsidRPr="00B10F01" w:rsidRDefault="00F204D4" w:rsidP="00F204D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rsidR="00F204D4" w:rsidRPr="00B10F01" w:rsidRDefault="00F204D4" w:rsidP="00F204D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rsidR="00F204D4" w:rsidRPr="00B10F01" w:rsidRDefault="00F204D4" w:rsidP="00F204D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t yields:</w:t>
      </w:r>
    </w:p>
    <w:p w:rsidR="00F204D4" w:rsidRPr="00B10F01" w:rsidRDefault="00F204D4" w:rsidP="00F204D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rsidR="00F204D4" w:rsidRPr="00B10F01" w:rsidRDefault="00F204D4" w:rsidP="00F204D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 V, and I are the PV array output power, voltage, and current, respectively.</w:t>
      </w:r>
    </w:p>
    <w:p w:rsidR="00F204D4" w:rsidRPr="00B10F01" w:rsidRDefault="00F204D4" w:rsidP="00F204D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R.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Sanjeeva</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 of the boost converter at its maximum possible value and simultaneously control the charging process of the battery. Parameter extraction, model evaluation, and analysis of the boost converter were demonstrated using a MATLAB/Simulink model. A battery-integrated boost converter for module-based series-connected PV systems has been analyzed by Yang Du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 has its battery and DC/DC converter. The converter achieves MPPT and battery charging. The application of the proposed converter to a module-based series-connected PV system can maintain string voltage and save an additional voltage amplification stage. Steady-state analysis of the converter to determine the power flow equations was presented. Three advantages compared with the conventional series-connected boost converter were reported. Simulation and experimental results of a laboratory prototype were presented. For conventional parallel PV sources, the current ripple at the load side increases when the ripples are added up from each converter, which also reduces the lifetime of the battery storage. Even though the ripple was able to be reduced by increasing switching frequency, the extra switching losses must be taken into account. In this paper, a switching technique was proposed based on paralleled multiple-input sources with boost converters. Since the current ripple of the battery charging current can be minimized without the restrictions of source voltages, currents, and duty cycles, the MPPT algorithm was also able to be implemented with the proposed technique for integrating renewables into the smart grid. The proposed technique was validated through detailed numerical analysis, simulation, and experimental results.</w:t>
      </w:r>
    </w:p>
    <w:p w:rsidR="00F204D4" w:rsidRPr="00B10F01" w:rsidRDefault="00F204D4" w:rsidP="00F204D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The modelling and control design of the PV charger system using a Buck-Boost converter was presented by B.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SreeManju</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balance the power flow from the PV module to the battery and the load, such that PV power was utilized effectively and the battery was charged in three charging steps. The past technology was based on Centralized Inverters, present on String Inverters, and the future on AC-Modules and AC-Cells. Yun-Pam Lee et al focused on a DC to AC Inverter, power switching system; the ability to generate the drive voltage and switch the power supply between the city electrical system and the solar power system. The main aim is to construct a stable, completed, and low-cost solar energy conversion system. A novel photovoltaic converter system was proposed by J. H. R.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Enslinan</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8)</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mplementing a new maximum power point tracking technique. The three functions, battery regulation, inverting, and maximum-power-point tracking, needed for photovoltaic systems with battery back-up, were integrated in a single cost-effective converter. This converter charges the battery, operates close to the MPP of the photovoltaic array, and forms a DC to AC inverter for a complex power load. The step-down charger allows the combination of high-voltage PV arrays with low-voltage batteries. A full description of the circuit and practical measured results with efficiencies was presented.</w:t>
      </w:r>
    </w:p>
    <w:p w:rsidR="00F204D4" w:rsidRPr="00B10F01" w:rsidRDefault="00F204D4" w:rsidP="00F204D4">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3" w:name="_Toc201814153"/>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13"/>
    </w:p>
    <w:p w:rsidR="00F204D4" w:rsidRPr="00B10F01" w:rsidRDefault="00F204D4" w:rsidP="00F204D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trol strategies in photovoltaic charge control, including MPPT, were presented by V. Salas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has been integrated into a Photovoltaic standalone system and has been simulated. Roger Gules et al presented the analysis, design, and implementation of a parallel connected MPPT system for stand-alone photovoltaic power generation. The parallel connection of the MPPT system reduces the negative influence of power converter losses on the overall efficiency because only a part of the power generated is processed by the MPPT system. Furthermore, all control algorithms used in the classical series-connected MPPT can be appli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the parallel system. A simple bidirectional DC–DC power converter was proposed for the MPPT implementation and presents the functions of a battery charger and step-up converter. The operation characteristics of the proposed circuit were analyzed with the implementation of a prototype in a practical application by S.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Ozdemir</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 source was operated in current-controlled mode and a PI current controller was used for the production of the switching pattern. The Phase Locked Loop method was used to operate the proposed inverter in parallel with the grid.</w:t>
      </w:r>
    </w:p>
    <w:p w:rsidR="00F204D4" w:rsidRPr="00B10F01" w:rsidRDefault="00F204D4" w:rsidP="00F204D4">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4" w:name="_Toc201814154"/>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14"/>
    </w:p>
    <w:p w:rsidR="00F204D4" w:rsidRPr="00B10F01" w:rsidRDefault="00F204D4" w:rsidP="00F204D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Schuch</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2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ng system based on solar energy as the primary source, batteries as the secondary source, and lighting emitting diodes (LEDs) as the lighting source. This system is being presented as an alternative for remote localities, like roads and crossroads. Besides, it presents high efficiency, because all power stages were implemented in DC. The design of the LEDs fixture, in order to replace a 70W high-pressure sodium (HPS) lamp, was performed. This design takes into account the human eye response in isotopic conditions. Experimental results were presented with the LED driver and battery charger. The battery charger presents three control modes: MPPT mode, constant current mode, and constant voltage mode. The control mode depends on the battery state (charged/discharged) and solar irradiance level. The battery charger input impedance was analyzed in order to ensure that the MPPT was obtained for any solar irradiance and panel temperature. Yi-</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Hwa</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Liu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 battery charger. The MPP of a PV power generation system depends on the array temperature and solar insolation. Therefore, a digital controller was required to implement the MPPT algorithm. In this paper, the MPP algorithm was implemented based on a PIC16F877 microcontroller. In addition to the MPPT algorithm, a PV mathematical model was presented i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is paper. A detailed description of the design and implementation of the proposed battery charger was also discussed. Simulation and experimental results demonstrate the effectiveness and validity of the proposed system.</w:t>
      </w:r>
    </w:p>
    <w:p w:rsidR="00F204D4" w:rsidRPr="00B10F01" w:rsidRDefault="00F204D4" w:rsidP="00F204D4">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5" w:name="_Toc201814155"/>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15"/>
    </w:p>
    <w:p w:rsidR="00F204D4" w:rsidRPr="00B10F01" w:rsidRDefault="00F204D4" w:rsidP="00F204D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rsidR="00F204D4" w:rsidRPr="00B10F01" w:rsidRDefault="00F204D4" w:rsidP="00F204D4">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6" w:name="_Toc201814156"/>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16"/>
    </w:p>
    <w:p w:rsidR="00F204D4" w:rsidRPr="00B10F01" w:rsidRDefault="00F204D4" w:rsidP="00F204D4">
      <w:pPr>
        <w:numPr>
          <w:ilvl w:val="0"/>
          <w:numId w:val="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to prevent reverse current flow at night, which could discharge the batteries.</w:t>
      </w:r>
    </w:p>
    <w:p w:rsidR="00F204D4" w:rsidRPr="00B10F01" w:rsidRDefault="00F204D4" w:rsidP="00F204D4">
      <w:pPr>
        <w:numPr>
          <w:ilvl w:val="0"/>
          <w:numId w:val="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rsidR="00F204D4" w:rsidRPr="00B10F01" w:rsidRDefault="00F204D4" w:rsidP="00F204D4">
      <w:pPr>
        <w:numPr>
          <w:ilvl w:val="0"/>
          <w:numId w:val="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se controllers had minimal sophistication and lacked the ability to optimize performance or monitor battery health in a detailed mann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w:t>
      </w:r>
      <w:proofErr w:type="spellStart"/>
      <w:r w:rsidRPr="00B10F01">
        <w:rPr>
          <w:rFonts w:ascii="Times New Roman" w:hAnsi="Times New Roman" w:cs="Times New Roman"/>
          <w:sz w:val="24"/>
          <w:szCs w:val="24"/>
        </w:rPr>
        <w:t>Koutroulis</w:t>
      </w:r>
      <w:proofErr w:type="spellEnd"/>
      <w:r w:rsidRPr="00B10F01">
        <w:rPr>
          <w:rFonts w:ascii="Times New Roman" w:hAnsi="Times New Roman" w:cs="Times New Roman"/>
          <w:sz w:val="24"/>
          <w:szCs w:val="24"/>
        </w:rPr>
        <w:t xml:space="preserve"> et al., 200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F204D4" w:rsidRPr="00B10F01" w:rsidRDefault="00F204D4" w:rsidP="00F204D4">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7" w:name="_Toc201814157"/>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MENT OF PWM CONTROLLERS (199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17"/>
    </w:p>
    <w:p w:rsidR="00F204D4" w:rsidRPr="00B10F01" w:rsidRDefault="00F204D4" w:rsidP="00F204D4">
      <w:pPr>
        <w:numPr>
          <w:ilvl w:val="0"/>
          <w:numId w:val="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PWM charg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rsidR="00F204D4" w:rsidRPr="00B10F01" w:rsidRDefault="00F204D4" w:rsidP="00F204D4">
      <w:pPr>
        <w:numPr>
          <w:ilvl w:val="0"/>
          <w:numId w:val="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rsidR="00F204D4" w:rsidRPr="00B10F01" w:rsidRDefault="00F204D4" w:rsidP="00F204D4">
      <w:pPr>
        <w:numPr>
          <w:ilvl w:val="0"/>
          <w:numId w:val="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rsidR="00F204D4" w:rsidRPr="00B10F01" w:rsidRDefault="00F204D4" w:rsidP="00F204D4">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8" w:name="_Toc201814158"/>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INTRODUCTION OF MPPT CONTROLLERS (EARLY 200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18"/>
    </w:p>
    <w:p w:rsidR="00F204D4" w:rsidRPr="00B10F01" w:rsidRDefault="00F204D4" w:rsidP="00F204D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rsidR="00F204D4" w:rsidRPr="00B10F01" w:rsidRDefault="00F204D4" w:rsidP="00F204D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rsidR="00F204D4" w:rsidRPr="00B10F01" w:rsidRDefault="00F204D4" w:rsidP="00F204D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 technology improved energy conversion by up to 30% compared to PWM controllers, particularly in situations where sunlight intensity was low or when battery voltages varied. </w:t>
      </w:r>
    </w:p>
    <w:p w:rsidR="00F204D4" w:rsidRPr="00B10F01" w:rsidRDefault="00F204D4" w:rsidP="00F204D4">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9" w:name="_Toc201814159"/>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TECHNOLOGICAL ADVANCES AND INTEGRATION (201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19"/>
    </w:p>
    <w:p w:rsidR="00F204D4" w:rsidRPr="00B10F01" w:rsidRDefault="00F204D4" w:rsidP="00F204D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battery temperatur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rsidR="00F204D4" w:rsidRPr="00B10F01" w:rsidRDefault="00F204D4" w:rsidP="00F204D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rsidR="00F204D4" w:rsidRPr="00B10F01" w:rsidRDefault="00F204D4" w:rsidP="00F204D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rsidR="00F204D4" w:rsidRPr="00B10F01" w:rsidRDefault="00F204D4" w:rsidP="00F204D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rsidR="00F204D4" w:rsidRPr="00B10F01" w:rsidRDefault="00F204D4" w:rsidP="00F204D4">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20" w:name="_Toc201814160"/>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s AND BEYOND)</w:t>
      </w:r>
      <w:r w:rsidRPr="00B10F01">
        <w:rPr>
          <w:rFonts w:ascii="Times New Roman" w:hAnsi="Times New Roman" w:cs="Times New Roman"/>
          <w:color w:val="000000" w:themeColor="text1"/>
          <w14:textOutline w14:w="0" w14:cap="flat" w14:cmpd="sng" w14:algn="ctr">
            <w14:noFill/>
            <w14:prstDash w14:val="solid"/>
            <w14:round/>
          </w14:textOutline>
        </w:rPr>
        <w:t>:</w:t>
      </w:r>
      <w:bookmarkEnd w:id="20"/>
    </w:p>
    <w:p w:rsidR="00F204D4" w:rsidRPr="00B10F01" w:rsidRDefault="00F204D4" w:rsidP="00F204D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solar charging of batteries but also the distribution of power across different energy storage mediums.</w:t>
      </w:r>
    </w:p>
    <w:p w:rsidR="00F204D4" w:rsidRPr="00B10F01" w:rsidRDefault="00F204D4" w:rsidP="00F204D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rsidR="00F204D4" w:rsidRPr="00B10F01" w:rsidRDefault="00F204D4" w:rsidP="00F204D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rsidR="00F204D4" w:rsidRPr="00B10F01" w:rsidRDefault="00F204D4" w:rsidP="00F204D4">
      <w:pPr>
        <w:numPr>
          <w:ilvl w:val="0"/>
          <w:numId w:val="8"/>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Enhanced Communication &amp;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oT</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IoT</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rsidR="00F204D4" w:rsidRPr="00B10F01" w:rsidRDefault="00F204D4" w:rsidP="00F204D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rsidR="00F204D4" w:rsidRPr="00B10F01" w:rsidRDefault="00F204D4" w:rsidP="00F204D4">
      <w:pPr>
        <w:pStyle w:val="Heading3"/>
        <w:spacing w:line="480" w:lineRule="auto"/>
        <w:ind w:left="0" w:firstLine="0"/>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21" w:name="_Toc201814161"/>
      <w:r>
        <w:rPr>
          <w:rStyle w:val="Strong"/>
          <w:rFonts w:ascii="Times New Roman" w:hAnsi="Times New Roman" w:cs="Times New Roman"/>
          <w:b w:val="0"/>
          <w:bCs w:val="0"/>
          <w:color w:val="000000" w:themeColor="text1"/>
          <w14:textOutline w14:w="0" w14:cap="flat" w14:cmpd="sng" w14:algn="ctr">
            <w14:noFill/>
            <w14:prstDash w14:val="solid"/>
            <w14:round/>
          </w14:textOutline>
        </w:rPr>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21"/>
    </w:p>
    <w:p w:rsidR="00F204D4" w:rsidRPr="000C6893" w:rsidRDefault="00F204D4" w:rsidP="00F204D4">
      <w:pPr>
        <w:pStyle w:val="Caption"/>
        <w:keepNext/>
        <w:spacing w:line="480" w:lineRule="auto"/>
        <w:rPr>
          <w:rFonts w:ascii="Times New Roman" w:hAnsi="Times New Roman" w:cs="Times New Roman"/>
          <w:color w:val="auto"/>
          <w:sz w:val="24"/>
          <w:szCs w:val="24"/>
        </w:rPr>
      </w:pPr>
      <w:bookmarkStart w:id="22" w:name="_Toc201845253"/>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w:t>
      </w:r>
      <w:proofErr w:type="spellStart"/>
      <w:r w:rsidRPr="000C6893">
        <w:rPr>
          <w:rFonts w:ascii="Times New Roman" w:hAnsi="Times New Roman" w:cs="Times New Roman"/>
          <w:color w:val="auto"/>
          <w:sz w:val="24"/>
          <w:szCs w:val="24"/>
        </w:rPr>
        <w:t>LokeshReddy</w:t>
      </w:r>
      <w:proofErr w:type="spellEnd"/>
      <w:r w:rsidRPr="000C6893">
        <w:rPr>
          <w:rFonts w:ascii="Times New Roman" w:hAnsi="Times New Roman" w:cs="Times New Roman"/>
          <w:color w:val="auto"/>
          <w:sz w:val="24"/>
          <w:szCs w:val="24"/>
        </w:rPr>
        <w:t xml:space="preserve"> et al., 2017)</w:t>
      </w:r>
      <w:bookmarkEnd w:id="22"/>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F204D4" w:rsidRPr="00B10F01" w:rsidTr="0020215A">
        <w:trPr>
          <w:trHeight w:val="638"/>
        </w:trPr>
        <w:tc>
          <w:tcPr>
            <w:tcW w:w="2009" w:type="dxa"/>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F204D4" w:rsidRPr="00B10F01" w:rsidTr="0020215A">
        <w:trPr>
          <w:trHeight w:val="605"/>
        </w:trPr>
        <w:tc>
          <w:tcPr>
            <w:tcW w:w="2009" w:type="dxa"/>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 – 300,000</w:t>
            </w:r>
          </w:p>
        </w:tc>
        <w:tc>
          <w:tcPr>
            <w:tcW w:w="5040" w:type="dxa"/>
            <w:vAlign w:val="center"/>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 – 1,800,000+</w:t>
            </w:r>
          </w:p>
        </w:tc>
      </w:tr>
      <w:tr w:rsidR="00F204D4" w:rsidRPr="00B10F01" w:rsidTr="0020215A">
        <w:trPr>
          <w:trHeight w:val="638"/>
        </w:trPr>
        <w:tc>
          <w:tcPr>
            <w:tcW w:w="2009" w:type="dxa"/>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F204D4" w:rsidRPr="00B10F01" w:rsidTr="0020215A">
        <w:trPr>
          <w:trHeight w:val="605"/>
        </w:trPr>
        <w:tc>
          <w:tcPr>
            <w:tcW w:w="2009" w:type="dxa"/>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F204D4" w:rsidRPr="00B10F01" w:rsidTr="0020215A">
        <w:trPr>
          <w:trHeight w:val="638"/>
        </w:trPr>
        <w:tc>
          <w:tcPr>
            <w:tcW w:w="2009" w:type="dxa"/>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Applications</w:t>
            </w:r>
          </w:p>
        </w:tc>
        <w:tc>
          <w:tcPr>
            <w:tcW w:w="2756" w:type="dxa"/>
            <w:vAlign w:val="center"/>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small solar projects</w:t>
            </w:r>
          </w:p>
        </w:tc>
        <w:tc>
          <w:tcPr>
            <w:tcW w:w="5040" w:type="dxa"/>
            <w:vAlign w:val="center"/>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F204D4" w:rsidRPr="00B10F01" w:rsidTr="0020215A">
        <w:trPr>
          <w:trHeight w:val="605"/>
        </w:trPr>
        <w:tc>
          <w:tcPr>
            <w:tcW w:w="2009" w:type="dxa"/>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F204D4" w:rsidRPr="00B10F01" w:rsidTr="0020215A">
        <w:trPr>
          <w:trHeight w:val="638"/>
        </w:trPr>
        <w:tc>
          <w:tcPr>
            <w:tcW w:w="2009" w:type="dxa"/>
            <w:vAlign w:val="center"/>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rsidR="00F204D4" w:rsidRPr="00B10F01" w:rsidRDefault="00F204D4" w:rsidP="0020215A">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rsidR="00F204D4" w:rsidRPr="00B10F01" w:rsidRDefault="00F204D4" w:rsidP="0020215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F204D4" w:rsidRPr="00B10F01" w:rsidTr="0020215A">
        <w:trPr>
          <w:trHeight w:val="638"/>
        </w:trPr>
        <w:tc>
          <w:tcPr>
            <w:tcW w:w="2009" w:type="dxa"/>
            <w:vAlign w:val="center"/>
          </w:tcPr>
          <w:p w:rsidR="00F204D4" w:rsidRPr="00B10F01" w:rsidRDefault="00F204D4" w:rsidP="0020215A">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rsidR="00F204D4" w:rsidRPr="00B10F01" w:rsidRDefault="00F204D4" w:rsidP="0020215A">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rsidR="00F204D4" w:rsidRPr="00B10F01" w:rsidRDefault="00F204D4" w:rsidP="0020215A">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F204D4" w:rsidRPr="00B10F01" w:rsidTr="0020215A">
        <w:trPr>
          <w:trHeight w:val="77"/>
        </w:trPr>
        <w:tc>
          <w:tcPr>
            <w:tcW w:w="2009" w:type="dxa"/>
            <w:vAlign w:val="center"/>
          </w:tcPr>
          <w:p w:rsidR="00F204D4" w:rsidRPr="00B10F01" w:rsidRDefault="00F204D4" w:rsidP="0020215A">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rsidR="00F204D4" w:rsidRPr="00B10F01" w:rsidRDefault="00F204D4" w:rsidP="0020215A">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rsidR="00F204D4" w:rsidRPr="00B10F01" w:rsidRDefault="00F204D4"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rsidR="00F204D4" w:rsidRPr="00B10F01" w:rsidRDefault="00F204D4" w:rsidP="00F204D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F204D4" w:rsidRPr="00B10F01" w:rsidRDefault="00F204D4" w:rsidP="00F204D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rsidR="00F204D4" w:rsidRPr="00B10F01" w:rsidRDefault="00F204D4" w:rsidP="00F204D4">
      <w:pPr>
        <w:pStyle w:val="NormalWeb"/>
        <w:spacing w:line="480" w:lineRule="auto"/>
        <w:jc w:val="both"/>
      </w:pPr>
      <w:r w:rsidRPr="00B10F01">
        <w:t>This chapter provides a detailed review of the solar photovoltaic system components, such as: inverter, solar charge controllers. It begins with a background on the inverter system and the charge controllers, followed by a general and chronological review of solar charge controllers. Furthermore, it explores the cost review, performance evaluation metrics, and data challenges, and identifies gaps in current research to guide future studies.</w:t>
      </w:r>
    </w:p>
    <w:p w:rsidR="003246C7" w:rsidRDefault="003246C7">
      <w:bookmarkStart w:id="23" w:name="_GoBack"/>
      <w:bookmarkEnd w:id="23"/>
    </w:p>
    <w:sectPr w:rsidR="003246C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7"/>
  </w:num>
  <w:num w:numId="3">
    <w:abstractNumId w:val="3"/>
  </w:num>
  <w:num w:numId="4">
    <w:abstractNumId w:val="2"/>
  </w:num>
  <w:num w:numId="5">
    <w:abstractNumId w:val="1"/>
  </w:num>
  <w:num w:numId="6">
    <w:abstractNumId w:val="4"/>
  </w:num>
  <w:num w:numId="7">
    <w:abstractNumId w:val="8"/>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04D4"/>
    <w:rsid w:val="000A0EC7"/>
    <w:rsid w:val="003246C7"/>
    <w:rsid w:val="006B393A"/>
    <w:rsid w:val="00780AB3"/>
    <w:rsid w:val="00B87F84"/>
    <w:rsid w:val="00BD6D17"/>
    <w:rsid w:val="00DE3015"/>
    <w:rsid w:val="00F204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5A74B4B-47FB-495A-BB78-CBD528279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04D4"/>
  </w:style>
  <w:style w:type="paragraph" w:styleId="Heading1">
    <w:name w:val="heading 1"/>
    <w:basedOn w:val="Normal"/>
    <w:next w:val="Normal"/>
    <w:link w:val="Heading1Char"/>
    <w:autoRedefine/>
    <w:uiPriority w:val="9"/>
    <w:qFormat/>
    <w:rsid w:val="00DE3015"/>
    <w:pPr>
      <w:keepNext/>
      <w:keepLines/>
      <w:tabs>
        <w:tab w:val="left" w:pos="580"/>
      </w:tabs>
      <w:spacing w:after="360" w:line="360"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F204D4"/>
    <w:pPr>
      <w:keepNext/>
      <w:keepLines/>
      <w:spacing w:before="40" w:after="0"/>
      <w:ind w:left="576" w:hanging="576"/>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204D4"/>
    <w:pPr>
      <w:keepNext/>
      <w:keepLines/>
      <w:spacing w:before="40" w:after="0"/>
      <w:ind w:left="720" w:hanging="7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204D4"/>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204D4"/>
    <w:pPr>
      <w:keepNext/>
      <w:keepLines/>
      <w:spacing w:before="40" w:after="0"/>
      <w:ind w:left="1008" w:hanging="1008"/>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204D4"/>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204D4"/>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204D4"/>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204D4"/>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01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F204D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204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204D4"/>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204D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204D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204D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204D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204D4"/>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F204D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204D4"/>
    <w:rPr>
      <w:b/>
      <w:bCs/>
    </w:rPr>
  </w:style>
  <w:style w:type="table" w:styleId="TableGrid">
    <w:name w:val="Table Grid"/>
    <w:basedOn w:val="TableNormal"/>
    <w:uiPriority w:val="39"/>
    <w:rsid w:val="00F204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pic-highlight">
    <w:name w:val="topic-highlight"/>
    <w:basedOn w:val="DefaultParagraphFont"/>
    <w:rsid w:val="00F204D4"/>
  </w:style>
  <w:style w:type="paragraph" w:styleId="NoSpacing">
    <w:name w:val="No Spacing"/>
    <w:uiPriority w:val="1"/>
    <w:qFormat/>
    <w:rsid w:val="00F204D4"/>
    <w:pPr>
      <w:spacing w:after="0" w:line="240" w:lineRule="auto"/>
    </w:pPr>
  </w:style>
  <w:style w:type="paragraph" w:styleId="Caption">
    <w:name w:val="caption"/>
    <w:basedOn w:val="Normal"/>
    <w:next w:val="Normal"/>
    <w:uiPriority w:val="35"/>
    <w:unhideWhenUsed/>
    <w:qFormat/>
    <w:rsid w:val="00F204D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6</Pages>
  <Words>18754</Words>
  <Characters>106899</Characters>
  <Application>Microsoft Office Word</Application>
  <DocSecurity>0</DocSecurity>
  <Lines>890</Lines>
  <Paragraphs>250</Paragraphs>
  <ScaleCrop>false</ScaleCrop>
  <Company/>
  <LinksUpToDate>false</LinksUpToDate>
  <CharactersWithSpaces>1254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user1</cp:lastModifiedBy>
  <cp:revision>1</cp:revision>
  <dcterms:created xsi:type="dcterms:W3CDTF">2025-06-27T04:39:00Z</dcterms:created>
  <dcterms:modified xsi:type="dcterms:W3CDTF">2025-06-27T04:41:00Z</dcterms:modified>
</cp:coreProperties>
</file>